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6273" w:rsidRDefault="00676273" w:rsidP="00676273">
      <w:pPr>
        <w:pStyle w:val="Affiliation"/>
        <w:jc w:val="left"/>
        <w:rPr>
          <w:rFonts w:ascii="Adobe Garamond Pro" w:eastAsia="MS Mincho" w:hAnsi="Adobe Garamond Pro" w:cs="Arial"/>
        </w:rPr>
      </w:pPr>
    </w:p>
    <w:p w:rsidR="00676273" w:rsidRDefault="00676273" w:rsidP="00676273">
      <w:pPr>
        <w:pStyle w:val="Heading1"/>
        <w:numPr>
          <w:ilvl w:val="0"/>
          <w:numId w:val="2"/>
        </w:numPr>
        <w:jc w:val="left"/>
      </w:pPr>
      <w:r>
        <w:t>Related work</w:t>
      </w:r>
    </w:p>
    <w:p w:rsidR="00673EA9" w:rsidRDefault="00673EA9" w:rsidP="00676273">
      <w:pPr>
        <w:jc w:val="both"/>
      </w:pPr>
      <w:r>
        <w:t xml:space="preserve">The prime objective of </w:t>
      </w:r>
      <w:r w:rsidR="00DA0607">
        <w:t>sleep quality evaluation</w:t>
      </w:r>
      <w:r>
        <w:t xml:space="preserve"> module is to allow real time sleep quality evaluation based on sensors’ data. This section reviews the related methods in sleep quality evaluation and their deliverables to our final implementation. </w:t>
      </w:r>
    </w:p>
    <w:p w:rsidR="00673EA9" w:rsidRDefault="00673EA9" w:rsidP="00676273">
      <w:pPr>
        <w:jc w:val="both"/>
      </w:pPr>
    </w:p>
    <w:p w:rsidR="00DA0607" w:rsidRDefault="00676273" w:rsidP="00676273">
      <w:pPr>
        <w:jc w:val="both"/>
      </w:pPr>
      <w:r>
        <w:t>There are three methods which are widely used in clinical sleep quality assessment: Pittsburgh Sleep Quality Index(PSQI), Polysomnography and Actigraphy [4]. First, PSQI is a questionnaire based assessment focusing on subjective feedback on medium to long term sleep quality [5]. Based on subjects’</w:t>
      </w:r>
      <w:r w:rsidR="00B17396">
        <w:t xml:space="preserve"> answers, it generates a</w:t>
      </w:r>
      <w:r>
        <w:t xml:space="preserve"> score</w:t>
      </w:r>
      <w:r w:rsidR="00673EA9">
        <w:t xml:space="preserve"> that is</w:t>
      </w:r>
      <w:r>
        <w:t xml:space="preserve"> inversely proportional to sleep quality.</w:t>
      </w:r>
      <w:r w:rsidR="00673EA9">
        <w:t xml:space="preserve">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rsidR="00DA0607" w:rsidRDefault="00DA0607" w:rsidP="00676273">
      <w:pPr>
        <w:jc w:val="both"/>
      </w:pPr>
      <w:r>
        <w:t>Secondly, Polysomnography analyses sleep quality by using electroencephalograms(EEG), electro-oculograms(EOG) mad electromyograms of the mentalis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analyze. Secondly, the data collection process for complete analysis required at least 12 hours. Therefore, this method is not applicable in this case.</w:t>
      </w:r>
    </w:p>
    <w:p w:rsidR="00676273" w:rsidRPr="00676273" w:rsidRDefault="00E8445C" w:rsidP="00676273">
      <w:pPr>
        <w:jc w:val="both"/>
      </w:pPr>
      <w:r>
        <w:t>Finally, Actigraphy monitors the sleep quality by estimating ratio between ‘sleep’ and ‘awake’ patterns. Conventionally, ‘sleep’ and ‘awake’ patterns are defined as minor and intense body movements during sleep by using motion sensing device Actometer. The principle behind is that body muscle is completely paralyzed during deep sleep stage but not in others.</w:t>
      </w:r>
      <w:r w:rsidR="00B075B2">
        <w:t xml:space="preserve"> By extending this principle further, redefining sleep-awake patterns and combining more sensors, several Actigraphy sleep quality evaluation methods have been invented. Mobile application such as </w:t>
      </w:r>
      <w:r w:rsidR="003F4C5F">
        <w:t xml:space="preserve">iSleep [8], </w:t>
      </w:r>
      <w:r w:rsidR="00B075B2">
        <w:t>Sleep as android</w:t>
      </w:r>
      <w:r w:rsidR="003F4C5F">
        <w:t xml:space="preserve"> </w:t>
      </w:r>
      <w:r w:rsidR="00B075B2">
        <w:t>[9] and Toss ‘N’ Turn [10] uses mobile phone as the main sensor to collect data reflecting the sleeping noise, body movement, background light intensity. They determine the sleep-awake rati</w:t>
      </w:r>
      <w:r w:rsidR="003F4C5F">
        <w:t>o in each night to evaluate</w:t>
      </w:r>
      <w:r w:rsidR="00B075B2">
        <w:t xml:space="preserve"> sleep quality</w:t>
      </w:r>
      <w:r w:rsidR="003F4C5F">
        <w:t xml:space="preserve"> with mean accuracy over 80%. Furthermore, research by Ya-Ti Pen</w:t>
      </w:r>
      <w:r w:rsidR="002F438F">
        <w:t>g et.al</w:t>
      </w:r>
      <w:r w:rsidR="00B44CF0">
        <w:t xml:space="preserve">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w:t>
      </w:r>
      <w:r w:rsidR="00D218F7">
        <w:t xml:space="preserve"> actigraphy as our</w:t>
      </w:r>
      <w:r w:rsidR="00B44CF0">
        <w:t xml:space="preserve"> detection principle.</w:t>
      </w:r>
      <w:r w:rsidR="00D218F7">
        <w:t xml:space="preserve"> Nevertheless, we leverage machine learning approach for the implementation to provide short term sleep quality evaluation continuously.</w:t>
      </w:r>
      <w:r w:rsidR="00B44CF0">
        <w:t xml:space="preserve">   </w:t>
      </w:r>
    </w:p>
    <w:p w:rsidR="00676273" w:rsidRDefault="00676273" w:rsidP="00676273">
      <w:pPr>
        <w:pStyle w:val="Heading1"/>
        <w:numPr>
          <w:ilvl w:val="0"/>
          <w:numId w:val="2"/>
        </w:numPr>
        <w:jc w:val="left"/>
        <w:rPr>
          <w:rFonts w:ascii="Times" w:hAnsi="Times" w:cs="Arial"/>
        </w:rPr>
      </w:pPr>
      <w:r>
        <w:rPr>
          <w:rFonts w:ascii="Times" w:hAnsi="Times" w:cs="Arial"/>
        </w:rPr>
        <w:t>Implementation</w:t>
      </w:r>
    </w:p>
    <w:p w:rsidR="00D218F7" w:rsidRDefault="00D218F7" w:rsidP="00D218F7">
      <w:pPr>
        <w:pStyle w:val="Heading3"/>
      </w:pPr>
      <w:r>
        <w:t xml:space="preserve">Hardware </w:t>
      </w:r>
    </w:p>
    <w:p w:rsidR="0056652D" w:rsidRPr="00606BD0" w:rsidRDefault="00D218F7" w:rsidP="00606BD0">
      <w:pPr>
        <w:autoSpaceDE w:val="0"/>
        <w:autoSpaceDN w:val="0"/>
        <w:adjustRightInd w:val="0"/>
        <w:jc w:val="left"/>
        <w:rPr>
          <w:rFonts w:eastAsiaTheme="minorEastAsia" w:cs="Times-Roman"/>
          <w:lang w:eastAsia="zh-TW"/>
        </w:rPr>
      </w:pPr>
      <w:r>
        <w:t xml:space="preserve">The first design choice is to determine the right sensor to collect sleep quality related </w:t>
      </w:r>
      <w:r w:rsidR="00B43323">
        <w:t xml:space="preserve">biometrics while accomplishing the heating system feedback. First, body temperature </w:t>
      </w:r>
      <w:r w:rsidR="0087432A">
        <w:t xml:space="preserve">is found to decrease </w:t>
      </w:r>
      <w:r w:rsidR="0087432A">
        <w:rPr>
          <w:rFonts w:eastAsiaTheme="minorEastAsia" w:cs="Times-Roman"/>
          <w:lang w:eastAsia="zh-TW"/>
        </w:rPr>
        <w:t xml:space="preserve">when sleep stage transits from NREM to REM in the </w:t>
      </w:r>
      <w:r w:rsidR="0087432A">
        <w:rPr>
          <w:rFonts w:eastAsiaTheme="minorEastAsia" w:cs="Times-Roman"/>
          <w:lang w:eastAsia="zh-TW"/>
        </w:rPr>
        <w:t>third cycle</w:t>
      </w:r>
      <w:r w:rsidR="00B43323">
        <w:t xml:space="preserve"> </w:t>
      </w:r>
      <w:r w:rsidR="0087432A">
        <w:t xml:space="preserve">[15]. Secondly, </w:t>
      </w:r>
      <w:r w:rsidR="0087432A">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sidR="0087432A">
        <w:rPr>
          <w:rFonts w:eastAsiaTheme="minorEastAsia" w:cs="Times-Roman"/>
          <w:lang w:eastAsia="zh-TW"/>
        </w:rPr>
        <w:fldChar w:fldCharType="begin"/>
      </w:r>
      <w:r w:rsidR="0087432A">
        <w:rPr>
          <w:rFonts w:eastAsiaTheme="minorEastAsia" w:cs="Times-Roman"/>
          <w:lang w:eastAsia="zh-TW"/>
        </w:rPr>
        <w:instrText xml:space="preserve"> ADDIN ZOTERO_ITEM CSL_CITATION {"citationID":"a2qshb8islf","properties":{"formattedCitation":"[12]","plainCitation":"[12]"},"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sidR="0087432A">
        <w:rPr>
          <w:rFonts w:eastAsiaTheme="minorEastAsia" w:cs="Times-Roman"/>
          <w:lang w:eastAsia="zh-TW"/>
        </w:rPr>
        <w:fldChar w:fldCharType="separate"/>
      </w:r>
      <w:r w:rsidR="0087432A">
        <w:rPr>
          <w:rFonts w:eastAsiaTheme="minorEastAsia"/>
        </w:rPr>
        <w:t>[12]</w:t>
      </w:r>
      <w:r w:rsidR="0087432A">
        <w:rPr>
          <w:rFonts w:eastAsiaTheme="minorEastAsia" w:cs="Times-Roman"/>
          <w:lang w:eastAsia="zh-TW"/>
        </w:rPr>
        <w:fldChar w:fldCharType="end"/>
      </w:r>
      <w:r w:rsidR="0087432A">
        <w:rPr>
          <w:rFonts w:eastAsiaTheme="minorEastAsia" w:cs="Times-Roman"/>
          <w:lang w:eastAsia="zh-TW"/>
        </w:rPr>
        <w:t>,</w:t>
      </w:r>
      <w:r w:rsidR="0087432A">
        <w:rPr>
          <w:rFonts w:eastAsiaTheme="minorEastAsia" w:cs="Times-Roman"/>
          <w:lang w:eastAsia="zh-TW"/>
        </w:rPr>
        <w:fldChar w:fldCharType="begin"/>
      </w:r>
      <w:r w:rsidR="0087432A">
        <w:rPr>
          <w:rFonts w:eastAsiaTheme="minorEastAsia" w:cs="Times-Roman"/>
          <w:lang w:eastAsia="zh-TW"/>
        </w:rPr>
        <w:instrText xml:space="preserve"> ADDIN ZOTERO_ITEM CSL_CITATION {"citationID":"aa7ihns3um","properties":{"formattedCitation":"[13]","plainCitation":"[13]"},"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sidR="0087432A">
        <w:rPr>
          <w:rFonts w:eastAsiaTheme="minorEastAsia" w:cs="Times-Roman"/>
          <w:lang w:eastAsia="zh-TW"/>
        </w:rPr>
        <w:fldChar w:fldCharType="separate"/>
      </w:r>
      <w:r w:rsidR="0087432A">
        <w:rPr>
          <w:rFonts w:eastAsiaTheme="minorEastAsia"/>
        </w:rPr>
        <w:t>[13]</w:t>
      </w:r>
      <w:r w:rsidR="0087432A">
        <w:rPr>
          <w:rFonts w:eastAsiaTheme="minorEastAsia" w:cs="Times-Roman"/>
          <w:lang w:eastAsia="zh-TW"/>
        </w:rPr>
        <w:fldChar w:fldCharType="end"/>
      </w:r>
      <w:r w:rsidR="0087432A">
        <w:rPr>
          <w:rFonts w:eastAsiaTheme="minorEastAsia" w:cs="Times-Roman"/>
          <w:lang w:eastAsia="zh-TW"/>
        </w:rPr>
        <w:t>. Nevertheless, James W. Mold et.al have concluded that night sweating is associated with several sleep symptoms</w:t>
      </w:r>
      <w:r w:rsidR="0087432A">
        <w:rPr>
          <w:rFonts w:eastAsiaTheme="minorEastAsia" w:cs="Times-Roman"/>
          <w:lang w:eastAsia="zh-TW"/>
        </w:rPr>
        <w:fldChar w:fldCharType="begin"/>
      </w:r>
      <w:r w:rsidR="0087432A">
        <w:rPr>
          <w:rFonts w:eastAsiaTheme="minorEastAsia" w:cs="Times-Roman"/>
          <w:lang w:eastAsia="zh-TW"/>
        </w:rPr>
        <w:instrText xml:space="preserve"> ADDIN ZOTERO_ITEM CSL_CITATION {"citationID":"a2m5mbstan7","properties":{"formattedCitation":"[16]","plainCitation":"[16]"},"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sidR="0087432A">
        <w:rPr>
          <w:rFonts w:eastAsiaTheme="minorEastAsia" w:cs="Times-Roman"/>
          <w:lang w:eastAsia="zh-TW"/>
        </w:rPr>
        <w:fldChar w:fldCharType="separate"/>
      </w:r>
      <w:r w:rsidR="0087432A">
        <w:rPr>
          <w:rFonts w:eastAsiaTheme="minorEastAsia"/>
        </w:rPr>
        <w:t>[16]</w:t>
      </w:r>
      <w:r w:rsidR="0087432A">
        <w:rPr>
          <w:rFonts w:eastAsiaTheme="minorEastAsia" w:cs="Times-Roman"/>
          <w:lang w:eastAsia="zh-TW"/>
        </w:rPr>
        <w:fldChar w:fldCharType="end"/>
      </w:r>
      <w:r w:rsidR="0087432A">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sidR="0087432A">
        <w:rPr>
          <w:rFonts w:eastAsiaTheme="minorEastAsia" w:cs="Times-Roman"/>
          <w:lang w:eastAsia="zh-TW"/>
        </w:rPr>
        <w:fldChar w:fldCharType="begin"/>
      </w:r>
      <w:r w:rsidR="0087432A">
        <w:rPr>
          <w:rFonts w:eastAsiaTheme="minorEastAsia" w:cs="Times-Roman"/>
          <w:lang w:eastAsia="zh-TW"/>
        </w:rPr>
        <w:instrText xml:space="preserve"> ADDIN ZOTERO_ITEM CSL_CITATION {"citationID":"a184fsoo4rn","properties":{"formattedCitation":"[14]","plainCitation":"[14]"},"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sidR="0087432A">
        <w:rPr>
          <w:rFonts w:eastAsiaTheme="minorEastAsia" w:cs="Times-Roman"/>
          <w:lang w:eastAsia="zh-TW"/>
        </w:rPr>
        <w:fldChar w:fldCharType="separate"/>
      </w:r>
      <w:r w:rsidR="0087432A">
        <w:rPr>
          <w:rFonts w:eastAsiaTheme="minorEastAsia"/>
        </w:rPr>
        <w:t>[14]</w:t>
      </w:r>
      <w:r w:rsidR="0087432A">
        <w:rPr>
          <w:rFonts w:eastAsiaTheme="minorEastAsia" w:cs="Times-Roman"/>
          <w:lang w:eastAsia="zh-TW"/>
        </w:rPr>
        <w:fldChar w:fldCharType="end"/>
      </w:r>
      <w:r w:rsidR="0087432A">
        <w:rPr>
          <w:rFonts w:eastAsiaTheme="minorEastAsia" w:cs="Times-Roman"/>
          <w:lang w:eastAsia="zh-TW"/>
        </w:rPr>
        <w:t xml:space="preserve">. Hence, Microsoft Band 2 is chosen as our main biometrics sensor as it contains skin temperature sensor, heart rate sensor, galvanic skin response sensor and accelerometer. </w:t>
      </w:r>
      <w:r w:rsidR="00606BD0">
        <w:rPr>
          <w:rFonts w:eastAsiaTheme="minorEastAsia" w:cs="Times-Roman"/>
          <w:lang w:eastAsia="zh-TW"/>
        </w:rPr>
        <w:t xml:space="preserve">Another advantage of using Microsoft Band 2 is that it supports heart rate sampling rate at 1 Hz, which is more than twice larger than the highest frequency that heart rate can normally achieve. This ensure the capability to calculate heart rate variability without using interpolation techniques. </w:t>
      </w:r>
    </w:p>
    <w:p w:rsidR="00676273" w:rsidRDefault="00676273" w:rsidP="00676273">
      <w:pPr>
        <w:jc w:val="left"/>
        <w:rPr>
          <w:rFonts w:eastAsia="MS Mincho" w:cs="Arial"/>
          <w:b/>
        </w:rPr>
      </w:pPr>
    </w:p>
    <w:p w:rsidR="00676273" w:rsidRDefault="00676273" w:rsidP="00676273">
      <w:pPr>
        <w:pStyle w:val="Heading3"/>
        <w:numPr>
          <w:ilvl w:val="2"/>
          <w:numId w:val="2"/>
        </w:numPr>
        <w:jc w:val="left"/>
      </w:pPr>
      <w:r>
        <w:t>Features Extraction Analysis</w:t>
      </w:r>
    </w:p>
    <w:p w:rsidR="00AE17B9" w:rsidRDefault="00FD2618" w:rsidP="00676273">
      <w:pPr>
        <w:autoSpaceDE w:val="0"/>
        <w:autoSpaceDN w:val="0"/>
        <w:adjustRightInd w:val="0"/>
        <w:jc w:val="left"/>
        <w:rPr>
          <w:rFonts w:eastAsiaTheme="minorEastAsia" w:cs="Times-Roman"/>
          <w:lang w:eastAsia="zh-TW"/>
        </w:rPr>
      </w:pPr>
      <w:r>
        <w:rPr>
          <w:rFonts w:eastAsiaTheme="minorEastAsia" w:cs="Times-Roman"/>
          <w:lang w:eastAsia="zh-TW"/>
        </w:rPr>
        <w:t>Given the sensors provided by Microsoft Band 2,</w:t>
      </w:r>
      <w:r w:rsidR="003F6224">
        <w:rPr>
          <w:rFonts w:eastAsiaTheme="minorEastAsia" w:cs="Times-Roman"/>
          <w:lang w:eastAsia="zh-TW"/>
        </w:rPr>
        <w:t xml:space="preserve"> the features generated covers 3</w:t>
      </w:r>
      <w:r>
        <w:rPr>
          <w:rFonts w:eastAsiaTheme="minorEastAsia" w:cs="Times-Roman"/>
          <w:lang w:eastAsia="zh-TW"/>
        </w:rPr>
        <w:t xml:space="preserve"> modalities which are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w:t>
      </w:r>
      <w:r w:rsidR="00B0100A">
        <w:rPr>
          <w:rFonts w:eastAsiaTheme="minorEastAsia" w:cs="Times-Roman"/>
          <w:lang w:eastAsia="zh-TW"/>
        </w:rPr>
        <w:t xml:space="preserve"> Typical range of sleep stage transition time varies from 7 to 45 minutes and thus it would be optimal that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rsidR="00B87A7A" w:rsidRDefault="00AE17B9" w:rsidP="00676273">
      <w:pPr>
        <w:autoSpaceDE w:val="0"/>
        <w:autoSpaceDN w:val="0"/>
        <w:adjustRightInd w:val="0"/>
        <w:jc w:val="left"/>
        <w:rPr>
          <w:rFonts w:eastAsiaTheme="minorEastAsia" w:cs="Times-Roman"/>
          <w:lang w:eastAsia="zh-TW"/>
        </w:rPr>
      </w:pPr>
      <w:r>
        <w:rPr>
          <w:rFonts w:eastAsiaTheme="minorEastAsia" w:cs="Times-Roman"/>
          <w:lang w:eastAsia="zh-TW"/>
        </w:rPr>
        <w:t xml:space="preserve">The feature for each modality are chosen by referencing existing signal processing techniques. Previous research has shown that the heat exposure to extreme heat and humid environment can affect sleep quality and </w:t>
      </w:r>
      <w:r w:rsidR="004F379F">
        <w:rPr>
          <w:rFonts w:eastAsiaTheme="minorEastAsia" w:cs="Times-Roman"/>
          <w:lang w:eastAsia="zh-TW"/>
        </w:rPr>
        <w:t xml:space="preserve">mean </w:t>
      </w:r>
      <w:r>
        <w:rPr>
          <w:rFonts w:eastAsiaTheme="minorEastAsia" w:cs="Times-Roman"/>
          <w:lang w:eastAsia="zh-TW"/>
        </w:rPr>
        <w:t xml:space="preserve">skin temperature can </w:t>
      </w:r>
      <w:r w:rsidR="004F379F">
        <w:rPr>
          <w:rFonts w:eastAsiaTheme="minorEastAsia" w:cs="Times-Roman"/>
          <w:lang w:eastAsia="zh-TW"/>
        </w:rPr>
        <w:t>capture this exposure effect on body core temperature&lt;</w:t>
      </w:r>
      <w:r w:rsidR="004F379F">
        <w:t>ht</w:t>
      </w:r>
      <w:r w:rsidR="004F379F" w:rsidRPr="004F379F">
        <w:rPr>
          <w:rFonts w:eastAsiaTheme="minorEastAsia" w:cs="Times-Roman"/>
          <w:lang w:eastAsia="zh-TW"/>
        </w:rPr>
        <w:t>tp://europepmc.org/abstract/med/10505822</w:t>
      </w:r>
      <w:r w:rsidR="004F379F">
        <w:rPr>
          <w:rFonts w:eastAsiaTheme="minorEastAsia" w:cs="Times-Roman"/>
          <w:lang w:eastAsia="zh-TW"/>
        </w:rPr>
        <w:t>&gt;. Moreover, temperature tends to decrease at night time sleep onset but increase when awake [15]</w:t>
      </w:r>
      <w:r w:rsidR="00B87A7A">
        <w:rPr>
          <w:rFonts w:eastAsiaTheme="minorEastAsia" w:cs="Times-Roman"/>
          <w:lang w:eastAsia="zh-TW"/>
        </w:rPr>
        <w:t xml:space="preserve"> and standard deviation can be used to capture the fluctuation of body temperature within each time window</w:t>
      </w:r>
      <w:r w:rsidR="004F379F">
        <w:rPr>
          <w:rFonts w:eastAsiaTheme="minorEastAsia" w:cs="Times-Roman"/>
          <w:lang w:eastAsia="zh-TW"/>
        </w:rPr>
        <w:t>.</w:t>
      </w:r>
      <w:r w:rsidR="00B87A7A">
        <w:rPr>
          <w:rFonts w:eastAsiaTheme="minorEastAsia" w:cs="Times-Roman"/>
          <w:lang w:eastAsia="zh-TW"/>
        </w:rPr>
        <w:t xml:space="preserve"> </w:t>
      </w:r>
      <w:r w:rsidR="004F379F">
        <w:rPr>
          <w:rFonts w:eastAsiaTheme="minorEastAsia" w:cs="Times-Roman"/>
          <w:lang w:eastAsia="zh-TW"/>
        </w:rPr>
        <w:t xml:space="preserve">Therefore, mean </w:t>
      </w:r>
      <w:r w:rsidR="00B87A7A">
        <w:rPr>
          <w:rFonts w:eastAsiaTheme="minorEastAsia" w:cs="Times-Roman"/>
          <w:lang w:eastAsia="zh-TW"/>
        </w:rPr>
        <w:t>and standard deviation of skin temperature were extracted.</w:t>
      </w:r>
      <w:r w:rsidR="004F379F">
        <w:rPr>
          <w:rFonts w:eastAsiaTheme="minorEastAsia" w:cs="Times-Roman"/>
          <w:lang w:eastAsia="zh-TW"/>
        </w:rPr>
        <w:t xml:space="preserve"> </w:t>
      </w:r>
    </w:p>
    <w:p w:rsidR="000C143D" w:rsidRDefault="00B87A7A" w:rsidP="00676273">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rsidR="00B87A7A" w:rsidRDefault="00B87A7A" w:rsidP="00676273">
      <w:pPr>
        <w:autoSpaceDE w:val="0"/>
        <w:autoSpaceDN w:val="0"/>
        <w:adjustRightInd w:val="0"/>
        <w:jc w:val="left"/>
        <w:rPr>
          <w:rFonts w:eastAsiaTheme="minorEastAsia" w:cs="Times-Roman"/>
          <w:lang w:eastAsia="zh-TW"/>
        </w:rPr>
      </w:pPr>
      <w:r>
        <w:rPr>
          <w:rFonts w:eastAsiaTheme="minorEastAsia" w:cs="Times-Roman"/>
          <w:lang w:eastAsia="zh-TW"/>
        </w:rPr>
        <w:t>Instead of using interval average acceleration over time suggested i</w:t>
      </w:r>
      <w:r w:rsidR="00911DEC">
        <w:rPr>
          <w:rFonts w:eastAsiaTheme="minorEastAsia" w:cs="Times-Roman"/>
          <w:lang w:eastAsia="zh-TW"/>
        </w:rPr>
        <w:t>n [18], we extract the data in terms of mean and standard deviation of squared amplitude shown in (1).</w:t>
      </w:r>
    </w:p>
    <w:p w:rsidR="00911DEC" w:rsidRDefault="00911DEC" w:rsidP="00676273">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rsidR="009368D7" w:rsidRDefault="00911DEC" w:rsidP="00676273">
      <w:pPr>
        <w:autoSpaceDE w:val="0"/>
        <w:autoSpaceDN w:val="0"/>
        <w:adjustRightInd w:val="0"/>
        <w:jc w:val="left"/>
        <w:rPr>
          <w:rFonts w:eastAsiaTheme="minorEastAsia" w:cs="Times-Roman"/>
          <w:lang w:eastAsia="zh-TW"/>
        </w:rPr>
      </w:pPr>
      <w:r>
        <w:rPr>
          <w:rFonts w:eastAsiaTheme="minorEastAsia" w:cs="Times-Roman"/>
          <w:lang w:eastAsia="zh-TW"/>
        </w:rPr>
        <w:t>The motivation behind is to capture movement information every 1 second. The suggested method is effective when the time interval is around 100 second, which is much smaller than the chosen 10 minutes’ interval. If similar approach is used, the excessive smoothing on 10 minutes of data can remove acute magnitude fluctuations caused by sudden arm movements. Therefore, mean and standard deviat</w:t>
      </w:r>
      <w:r w:rsidR="00BD00CB">
        <w:rPr>
          <w:rFonts w:eastAsiaTheme="minorEastAsia" w:cs="Times-Roman"/>
          <w:lang w:eastAsia="zh-TW"/>
        </w:rPr>
        <w:t>ion on mean squared amplitude are</w:t>
      </w:r>
      <w:r>
        <w:rPr>
          <w:rFonts w:eastAsiaTheme="minorEastAsia" w:cs="Times-Roman"/>
          <w:lang w:eastAsia="zh-TW"/>
        </w:rPr>
        <w:t xml:space="preserve"> used to extract </w:t>
      </w:r>
      <w:r w:rsidR="00BD00CB">
        <w:rPr>
          <w:rFonts w:eastAsiaTheme="minorEastAsia" w:cs="Times-Roman"/>
          <w:lang w:eastAsia="zh-TW"/>
        </w:rPr>
        <w:t xml:space="preserve">overall movement intensity and frequency. </w:t>
      </w:r>
    </w:p>
    <w:p w:rsidR="003F6224" w:rsidRDefault="009368D7" w:rsidP="003F6224">
      <w:pPr>
        <w:autoSpaceDE w:val="0"/>
        <w:autoSpaceDN w:val="0"/>
        <w:adjustRightInd w:val="0"/>
        <w:jc w:val="left"/>
        <w:rPr>
          <w:rFonts w:eastAsiaTheme="minorEastAsia" w:cs="Times-Roman"/>
          <w:lang w:eastAsia="zh-TW"/>
        </w:rPr>
      </w:pPr>
      <w:r>
        <w:rPr>
          <w:rFonts w:eastAsiaTheme="minorEastAsia" w:cs="Times-Roman"/>
          <w:lang w:eastAsia="zh-TW"/>
        </w:rPr>
        <w:t xml:space="preserve">Heart rate </w:t>
      </w:r>
      <w:r w:rsidR="0078677A">
        <w:rPr>
          <w:rFonts w:eastAsiaTheme="minorEastAsia" w:cs="Times-Roman"/>
          <w:lang w:eastAsia="zh-TW"/>
        </w:rPr>
        <w:t>variability is proved to be higher in rapid eye movement sleep stage than others &lt;</w:t>
      </w:r>
      <w:r w:rsidR="0078677A" w:rsidRPr="0078677A">
        <w:rPr>
          <w:rFonts w:ascii="AdvOT863180fb" w:eastAsiaTheme="minorEastAsia" w:hAnsi="AdvOT863180fb" w:cs="AdvOT863180fb"/>
          <w:sz w:val="13"/>
          <w:szCs w:val="13"/>
          <w:lang w:eastAsia="zh-TW"/>
        </w:rPr>
        <w:t xml:space="preserve"> </w:t>
      </w:r>
      <w:r w:rsidR="0078677A">
        <w:rPr>
          <w:rFonts w:ascii="AdvOT863180fb" w:eastAsiaTheme="minorEastAsia" w:hAnsi="AdvOT863180fb" w:cs="AdvOT863180fb"/>
          <w:sz w:val="13"/>
          <w:szCs w:val="13"/>
          <w:lang w:eastAsia="zh-TW"/>
        </w:rPr>
        <w:t xml:space="preserve">Zemaityte D, Varoneckas G, Sokolov E. Heart rhythm control during sleep </w:t>
      </w:r>
      <w:r w:rsidR="0078677A">
        <w:rPr>
          <w:rFonts w:ascii="AdvOTb92eb7df.I" w:eastAsiaTheme="minorEastAsia" w:hAnsi="AdvOTb92eb7df.I" w:cs="AdvOTb92eb7df.I"/>
          <w:sz w:val="13"/>
          <w:szCs w:val="13"/>
          <w:lang w:eastAsia="zh-TW"/>
        </w:rPr>
        <w:t xml:space="preserve">Psychophysiology </w:t>
      </w:r>
      <w:r w:rsidR="0078677A">
        <w:rPr>
          <w:rFonts w:ascii="AdvOT863180fb" w:eastAsiaTheme="minorEastAsia" w:hAnsi="AdvOT863180fb" w:cs="AdvOT863180fb"/>
          <w:sz w:val="13"/>
          <w:szCs w:val="13"/>
          <w:lang w:eastAsia="zh-TW"/>
        </w:rPr>
        <w:t>1984;</w:t>
      </w:r>
      <w:r w:rsidR="0078677A">
        <w:rPr>
          <w:rFonts w:ascii="AdvOTb83ee1dd.B" w:eastAsiaTheme="minorEastAsia" w:hAnsi="AdvOTb83ee1dd.B" w:cs="AdvOTb83ee1dd.B"/>
          <w:sz w:val="13"/>
          <w:szCs w:val="13"/>
          <w:lang w:eastAsia="zh-TW"/>
        </w:rPr>
        <w:t>21</w:t>
      </w:r>
      <w:r w:rsidR="0078677A">
        <w:rPr>
          <w:rFonts w:ascii="AdvOT863180fb" w:eastAsiaTheme="minorEastAsia" w:hAnsi="AdvOT863180fb" w:cs="AdvOT863180fb"/>
          <w:sz w:val="13"/>
          <w:szCs w:val="13"/>
          <w:lang w:eastAsia="zh-TW"/>
        </w:rPr>
        <w:t>:279</w:t>
      </w:r>
      <w:r w:rsidR="0078677A">
        <w:rPr>
          <w:rFonts w:ascii="AdvPS44A44B" w:eastAsiaTheme="minorEastAsia" w:hAnsi="AdvPS44A44B" w:cs="AdvPS44A44B"/>
          <w:sz w:val="13"/>
          <w:szCs w:val="13"/>
          <w:lang w:eastAsia="zh-TW"/>
        </w:rPr>
        <w:t>e</w:t>
      </w:r>
      <w:r w:rsidR="0078677A">
        <w:rPr>
          <w:rFonts w:ascii="AdvOT863180fb" w:eastAsiaTheme="minorEastAsia" w:hAnsi="AdvOT863180fb" w:cs="AdvOT863180fb"/>
          <w:sz w:val="13"/>
          <w:szCs w:val="13"/>
          <w:lang w:eastAsia="zh-TW"/>
        </w:rPr>
        <w:t xml:space="preserve">89&gt; </w:t>
      </w:r>
      <w:r w:rsidR="00F5654C">
        <w:rPr>
          <w:rFonts w:eastAsiaTheme="minorEastAsia" w:cs="AdvOT863180fb"/>
          <w:lang w:eastAsia="zh-TW"/>
        </w:rPr>
        <w:t xml:space="preserve">while </w:t>
      </w:r>
      <w:r w:rsidR="0078677A">
        <w:rPr>
          <w:rFonts w:eastAsiaTheme="minorEastAsia" w:cs="Times-Roman"/>
          <w:lang w:eastAsia="zh-TW"/>
        </w:rPr>
        <w:lastRenderedPageBreak/>
        <w:t xml:space="preserve">mean and standard deviation on </w:t>
      </w:r>
      <w:r w:rsidR="00F5654C">
        <w:rPr>
          <w:rFonts w:eastAsiaTheme="minorEastAsia" w:cs="Times-Roman"/>
          <w:lang w:eastAsia="zh-TW"/>
        </w:rPr>
        <w:t xml:space="preserve">RR intervals are shown to be adequate measures of HRV during sleep stages transition </w:t>
      </w:r>
      <w:r w:rsidR="00F5654C" w:rsidRPr="00F5654C">
        <w:rPr>
          <w:rFonts w:eastAsiaTheme="minorEastAsia" w:cs="Times-Roman"/>
          <w:lang w:eastAsia="zh-TW"/>
        </w:rPr>
        <w:t>&lt;</w:t>
      </w:r>
      <w:r w:rsidR="00F5654C" w:rsidRPr="00F5654C">
        <w:rPr>
          <w:rFonts w:eastAsiaTheme="minorEastAsia" w:cs="AdvOT863180fb"/>
          <w:lang w:eastAsia="zh-TW"/>
        </w:rPr>
        <w:t xml:space="preserve"> Heart rate variability, sleep and sleep disorders&gt;</w:t>
      </w:r>
      <w:r w:rsidR="00F5654C">
        <w:rPr>
          <w:rFonts w:eastAsiaTheme="minorEastAsia" w:cs="AdvOT863180fb"/>
          <w:lang w:eastAsia="zh-TW"/>
        </w:rPr>
        <w:t xml:space="preserve">. </w:t>
      </w:r>
      <w:r w:rsidR="00CB645F">
        <w:rPr>
          <w:rFonts w:eastAsiaTheme="minorEastAsia" w:cs="AdvOT863180fb"/>
          <w:lang w:eastAsia="zh-TW"/>
        </w:rPr>
        <w:t xml:space="preserve">Additionally, instantaneous heart rate data is also analyzed in similar manner. Apart from using mean and standard deviation, kurtosis is also used to analyze the extremes. From </w:t>
      </w:r>
      <w:r w:rsidR="00CB645F" w:rsidRPr="00CB645F">
        <w:rPr>
          <w:rFonts w:eastAsiaTheme="minorEastAsia" w:cs="AdvOT863180fb"/>
          <w:lang w:eastAsia="zh-TW"/>
        </w:rPr>
        <w:t>&lt;</w:t>
      </w:r>
      <w:r w:rsidR="00CB645F" w:rsidRPr="00CB645F">
        <w:rPr>
          <w:rFonts w:cs="Arial"/>
          <w:color w:val="222222"/>
        </w:rPr>
        <w:t xml:space="preserve"> "The meaning of kurtosis: Darlington reexamined".</w:t>
      </w:r>
      <w:r w:rsidR="00CB645F" w:rsidRPr="00CB645F">
        <w:rPr>
          <w:rStyle w:val="apple-converted-space"/>
          <w:rFonts w:eastAsia="MS Mincho" w:cs="Arial"/>
          <w:color w:val="222222"/>
        </w:rPr>
        <w:t> </w:t>
      </w:r>
      <w:r w:rsidR="00CB645F" w:rsidRPr="00CB645F">
        <w:rPr>
          <w:rFonts w:cs="Arial"/>
          <w:i/>
          <w:iCs/>
          <w:color w:val="222222"/>
        </w:rPr>
        <w:t xml:space="preserve">The American </w:t>
      </w:r>
      <w:r w:rsidR="00CB645F" w:rsidRPr="00976305">
        <w:rPr>
          <w:rFonts w:cs="Arial"/>
          <w:i/>
          <w:iCs/>
          <w:color w:val="222222"/>
        </w:rPr>
        <w:t>Statistician&gt;</w:t>
      </w:r>
      <w:r w:rsidR="00CB645F" w:rsidRPr="00976305">
        <w:rPr>
          <w:rFonts w:eastAsiaTheme="minorEastAsia" w:cs="AdvOT863180fb"/>
          <w:lang w:eastAsia="zh-TW"/>
        </w:rPr>
        <w:t>, kurtosis is a measure on outlier’s population out of the total samples. The higher the kurtosis is, the sample is less distributed around the statistical median.</w:t>
      </w:r>
      <w:r w:rsidR="00911DEC" w:rsidRPr="00976305">
        <w:rPr>
          <w:rFonts w:eastAsiaTheme="minorEastAsia" w:cs="Times-Roman"/>
          <w:lang w:eastAsia="zh-TW"/>
        </w:rPr>
        <w:t xml:space="preserve"> </w:t>
      </w:r>
      <w:r w:rsidR="00CB645F" w:rsidRPr="00976305">
        <w:rPr>
          <w:rFonts w:eastAsiaTheme="minorEastAsia" w:cs="Times-Roman"/>
          <w:lang w:eastAsia="zh-TW"/>
        </w:rPr>
        <w:t xml:space="preserve">Hence, it can be </w:t>
      </w:r>
      <w:r w:rsidR="005325BA" w:rsidRPr="00976305">
        <w:rPr>
          <w:rFonts w:eastAsiaTheme="minorEastAsia" w:cs="Times-Roman"/>
          <w:lang w:eastAsia="zh-TW"/>
        </w:rPr>
        <w:t>a</w:t>
      </w:r>
      <w:r w:rsidR="00CB645F" w:rsidRPr="00976305">
        <w:rPr>
          <w:rFonts w:eastAsiaTheme="minorEastAsia" w:cs="Times-Roman"/>
          <w:lang w:eastAsia="zh-TW"/>
        </w:rPr>
        <w:t xml:space="preserve"> useful tool to quantify the ch</w:t>
      </w:r>
      <w:r w:rsidR="006D5764" w:rsidRPr="00976305">
        <w:rPr>
          <w:rFonts w:eastAsiaTheme="minorEastAsia" w:cs="Times-Roman"/>
          <w:lang w:eastAsia="zh-TW"/>
        </w:rPr>
        <w:t>ronic changes in RR interval</w:t>
      </w:r>
      <w:r w:rsidR="00CB645F" w:rsidRPr="00976305">
        <w:rPr>
          <w:rFonts w:eastAsiaTheme="minorEastAsia" w:cs="Times-Roman"/>
          <w:lang w:eastAsia="zh-TW"/>
        </w:rPr>
        <w:t xml:space="preserve"> and heart rate that is removed under mean and standard deviation.</w:t>
      </w:r>
      <w:r w:rsidR="00976305" w:rsidRPr="00976305">
        <w:rPr>
          <w:rFonts w:eastAsiaTheme="minorEastAsia" w:cs="Times-Roman"/>
          <w:lang w:eastAsia="zh-TW"/>
        </w:rPr>
        <w:t xml:space="preserve"> Lastly, we have excluded the introduced Galvanic Skin Response reading as input features because of </w:t>
      </w:r>
      <w:r w:rsidR="003F6224">
        <w:rPr>
          <w:rFonts w:eastAsiaTheme="minorEastAsia" w:cs="Times-Roman"/>
          <w:lang w:eastAsia="zh-TW"/>
        </w:rPr>
        <w:t>three</w:t>
      </w:r>
      <w:r w:rsidR="00976305" w:rsidRPr="00976305">
        <w:rPr>
          <w:rFonts w:eastAsiaTheme="minorEastAsia" w:cs="Times-Roman"/>
          <w:lang w:eastAsia="zh-TW"/>
        </w:rPr>
        <w:t xml:space="preserve"> reasons. First, the sweat production is proven to be independent with galvanic skin response amplitude &lt;</w:t>
      </w:r>
      <w:r w:rsidR="00976305" w:rsidRPr="00976305">
        <w:t xml:space="preserve"> INDEPENDENCE OF GALVANIC SKIN RESPONSE AMPLITUDE AND SWEAT PRODTJCTION*</w:t>
      </w:r>
      <w:r w:rsidR="00976305" w:rsidRPr="00976305">
        <w:rPr>
          <w:rFonts w:eastAsiaTheme="minorEastAsia" w:cs="Times-Roman"/>
          <w:lang w:eastAsia="zh-TW"/>
        </w:rPr>
        <w:t xml:space="preserve"> &gt;</w:t>
      </w:r>
      <w:r w:rsidR="007A4F06">
        <w:rPr>
          <w:rFonts w:eastAsiaTheme="minorEastAsia" w:cs="Times-Roman"/>
          <w:lang w:eastAsia="zh-TW"/>
        </w:rPr>
        <w:t xml:space="preserve">. Secondly, the galvanic skin response(GSR) sensor required locking system to provide accurate data and the acquisition-locking cycle is difficult to be controlled as it is done by Microsoft Band 2 API. </w:t>
      </w:r>
      <w:r w:rsidR="003F6224">
        <w:rPr>
          <w:rFonts w:eastAsiaTheme="minorEastAsia" w:cs="Times-Roman"/>
          <w:lang w:eastAsia="zh-TW"/>
        </w:rPr>
        <w:t>Thirdly, the variance of GSR across different sleep quality is found to be nearly zero from data collected. This demonstrates its insignificance in sleep quality evaluation and hence GSR is excluded in the final feature set.</w:t>
      </w:r>
      <w:r w:rsidR="007A4F06">
        <w:rPr>
          <w:rFonts w:eastAsiaTheme="minorEastAsia" w:cs="Times-Roman"/>
          <w:lang w:eastAsia="zh-TW"/>
        </w:rPr>
        <w:t xml:space="preserve"> </w:t>
      </w:r>
    </w:p>
    <w:p w:rsidR="00911DEC" w:rsidRPr="003F6224" w:rsidRDefault="00CB645F" w:rsidP="00676273">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00911DEC" w:rsidRPr="00CB645F">
        <w:rPr>
          <w:rFonts w:eastAsiaTheme="minorEastAsia" w:cs="Times-Roman"/>
          <w:lang w:eastAsia="zh-TW"/>
        </w:rPr>
        <w:t xml:space="preserve">  </w:t>
      </w:r>
    </w:p>
    <w:tbl>
      <w:tblPr>
        <w:tblStyle w:val="GridTable1Light"/>
        <w:tblW w:w="0" w:type="auto"/>
        <w:tblLook w:val="04A0" w:firstRow="1" w:lastRow="0" w:firstColumn="1" w:lastColumn="0" w:noHBand="0" w:noVBand="1"/>
      </w:tblPr>
      <w:tblGrid>
        <w:gridCol w:w="1617"/>
        <w:gridCol w:w="1618"/>
        <w:gridCol w:w="1618"/>
      </w:tblGrid>
      <w:tr w:rsidR="00676273" w:rsidTr="00316C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rPr>
                <w:rFonts w:eastAsiaTheme="minorEastAsia" w:cs="Times-Roman"/>
                <w:lang w:eastAsia="zh-TW"/>
              </w:rPr>
            </w:pPr>
            <w:r>
              <w:rPr>
                <w:rFonts w:eastAsiaTheme="minorEastAsia"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lang w:eastAsia="zh-TW"/>
              </w:rPr>
              <w:t>Features</w:t>
            </w:r>
          </w:p>
        </w:tc>
      </w:tr>
      <w:tr w:rsidR="00676273" w:rsidTr="00316CDE">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rPr>
                <w:rFonts w:eastAsiaTheme="minorEastAsia" w:cs="Times-Roman"/>
                <w:b w:val="0"/>
                <w:lang w:eastAsia="zh-TW"/>
              </w:rPr>
            </w:pPr>
            <w:r>
              <w:rPr>
                <w:rFonts w:eastAsiaTheme="minorEastAsia"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sz w:val="16"/>
                <w:lang w:eastAsia="zh-TW"/>
              </w:rPr>
              <w:t>Mean, standard deviation(STD)</w:t>
            </w:r>
          </w:p>
        </w:tc>
      </w:tr>
      <w:tr w:rsidR="00676273" w:rsidTr="00316CDE">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rPr>
                <w:rFonts w:eastAsiaTheme="minorEastAsia" w:cs="Times-Roman"/>
                <w:b w:val="0"/>
                <w:lang w:eastAsia="zh-TW"/>
              </w:rPr>
            </w:pPr>
            <w:r>
              <w:rPr>
                <w:rFonts w:eastAsiaTheme="minorEastAsia"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sz w:val="18"/>
                <w:lang w:eastAsia="zh-TW"/>
              </w:rPr>
            </w:pPr>
            <w:r>
              <w:rPr>
                <w:rFonts w:eastAsiaTheme="minorEastAsia"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sz w:val="16"/>
                <w:lang w:eastAsia="zh-TW"/>
              </w:rPr>
              <w:t>Mean, STD of root mean squared amplitude</w:t>
            </w:r>
          </w:p>
        </w:tc>
      </w:tr>
      <w:tr w:rsidR="00676273" w:rsidTr="00316CDE">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rPr>
                <w:rFonts w:eastAsiaTheme="minorEastAsia" w:cs="Times-Roman"/>
                <w:b w:val="0"/>
                <w:lang w:eastAsia="zh-TW"/>
              </w:rPr>
            </w:pPr>
            <w:r>
              <w:rPr>
                <w:rFonts w:eastAsiaTheme="minorEastAsia"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sz w:val="16"/>
                <w:lang w:eastAsia="zh-TW"/>
              </w:rPr>
              <w:t>Optical Heart Rate readings</w:t>
            </w:r>
            <w:r w:rsidR="006D5764">
              <w:rPr>
                <w:rFonts w:eastAsiaTheme="minorEastAsia" w:cs="Times-Roman"/>
                <w:sz w:val="16"/>
                <w:lang w:eastAsia="zh-TW"/>
              </w:rPr>
              <w:t xml:space="preserve">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676273" w:rsidRDefault="00676273" w:rsidP="00316CDE">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eastAsiaTheme="minorEastAsia" w:cs="Times-Roman"/>
                <w:lang w:eastAsia="zh-TW"/>
              </w:rPr>
            </w:pPr>
            <w:r>
              <w:rPr>
                <w:rFonts w:eastAsiaTheme="minorEastAsia" w:cs="Times-Roman"/>
                <w:sz w:val="16"/>
                <w:lang w:eastAsia="zh-TW"/>
              </w:rPr>
              <w:t>Mean, STD</w:t>
            </w:r>
            <w:r w:rsidR="006D5764">
              <w:rPr>
                <w:rFonts w:eastAsiaTheme="minorEastAsia" w:cs="Times-Roman"/>
                <w:sz w:val="16"/>
                <w:lang w:eastAsia="zh-TW"/>
              </w:rPr>
              <w:t>, Kurtosis</w:t>
            </w:r>
          </w:p>
        </w:tc>
      </w:tr>
    </w:tbl>
    <w:p w:rsidR="00676273" w:rsidRDefault="00676273" w:rsidP="00676273">
      <w:pPr>
        <w:pStyle w:val="Caption"/>
        <w:rPr>
          <w:rFonts w:eastAsiaTheme="minorEastAsia" w:cs="Times-Roman"/>
          <w:lang w:eastAsia="zh-TW"/>
        </w:rPr>
      </w:pPr>
      <w:r>
        <w:t xml:space="preserve">Table </w:t>
      </w:r>
      <w:r>
        <w:fldChar w:fldCharType="begin"/>
      </w:r>
      <w:r>
        <w:instrText xml:space="preserve"> SEQ Table \* ARABIC </w:instrText>
      </w:r>
      <w:r>
        <w:fldChar w:fldCharType="separate"/>
      </w:r>
      <w:r>
        <w:rPr>
          <w:noProof/>
        </w:rPr>
        <w:t>1</w:t>
      </w:r>
      <w:r>
        <w:rPr>
          <w:noProof/>
        </w:rPr>
        <w:fldChar w:fldCharType="end"/>
      </w:r>
      <w:r>
        <w:t>: Initial Feature Set</w:t>
      </w:r>
    </w:p>
    <w:p w:rsidR="00D21335" w:rsidRDefault="00D21335" w:rsidP="00D21335">
      <w:pPr>
        <w:pStyle w:val="Heading3"/>
      </w:pPr>
      <w:r>
        <w:t>Model Selection</w:t>
      </w:r>
    </w:p>
    <w:p w:rsidR="00D21335" w:rsidRDefault="00D21335" w:rsidP="00D21335">
      <w:pPr>
        <w:jc w:val="both"/>
      </w:pPr>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rsidR="00AA36FA">
        <w:t xml:space="preserve"> </w:t>
      </w:r>
      <w:r w:rsidRPr="00D21335">
        <w:t xml:space="preserve">&gt;&lt; https://infoscience.epfl.ch/record/135627/files/EPFL_TH4391.pdf &gt;. </w:t>
      </w:r>
      <w:r>
        <w:t>Given the f</w:t>
      </w:r>
      <w:r w:rsidR="00AA36FA">
        <w:t xml:space="preserve">inal feature set, it is necessary to select an optimal classifier based on the obtained data. Matlab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subject. To prevent loss of generality, we carefully selected a subject that has </w:t>
      </w:r>
      <w:r w:rsidR="004E33C7">
        <w:t xml:space="preserve">the most </w:t>
      </w:r>
      <w:r w:rsidR="00AA36FA">
        <w:t xml:space="preserve">uniformly distributed sleep quality. The result is shown in Table 3. </w:t>
      </w:r>
    </w:p>
    <w:p w:rsidR="00316CDE" w:rsidRDefault="00316CDE" w:rsidP="00316CDE">
      <w:pPr>
        <w:jc w:val="left"/>
        <w:rPr>
          <w:rFonts w:eastAsia="MS Mincho" w:cs="Arial"/>
          <w:b/>
        </w:rPr>
      </w:pPr>
    </w:p>
    <w:tbl>
      <w:tblPr>
        <w:tblStyle w:val="GridTable1Light"/>
        <w:tblW w:w="5035" w:type="dxa"/>
        <w:tblLook w:val="04A0" w:firstRow="1" w:lastRow="0" w:firstColumn="1" w:lastColumn="0" w:noHBand="0" w:noVBand="1"/>
      </w:tblPr>
      <w:tblGrid>
        <w:gridCol w:w="1705"/>
        <w:gridCol w:w="1800"/>
        <w:gridCol w:w="1530"/>
      </w:tblGrid>
      <w:tr w:rsidR="00316CDE" w:rsidTr="00316C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rsidR="00316CDE" w:rsidRDefault="00316CDE" w:rsidP="00316CDE">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rsidR="00316CDE" w:rsidRDefault="00316CDE" w:rsidP="00316CDE">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316CDE" w:rsidTr="00316CDE">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316CDE" w:rsidRDefault="00316CDE"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rsidR="00316CDE" w:rsidRDefault="00316CDE" w:rsidP="00316CDE">
      <w:pPr>
        <w:pStyle w:val="Caption"/>
      </w:pPr>
      <w:r>
        <w:t xml:space="preserve">Table </w:t>
      </w:r>
      <w:r>
        <w:fldChar w:fldCharType="begin"/>
      </w:r>
      <w:r>
        <w:instrText xml:space="preserve"> SEQ Table \* ARABIC </w:instrText>
      </w:r>
      <w:r>
        <w:fldChar w:fldCharType="separate"/>
      </w:r>
      <w:r>
        <w:rPr>
          <w:noProof/>
        </w:rPr>
        <w:t>2</w:t>
      </w:r>
      <w:r>
        <w:rPr>
          <w:noProof/>
        </w:rPr>
        <w:fldChar w:fldCharType="end"/>
      </w:r>
      <w:r>
        <w:t>: Feature Analysis Results</w:t>
      </w:r>
    </w:p>
    <w:p w:rsidR="00316CDE" w:rsidRDefault="00316CDE" w:rsidP="00316CDE">
      <w:pPr>
        <w:jc w:val="left"/>
        <w:rPr>
          <w:rFonts w:eastAsia="MS Mincho" w:cs="Arial"/>
          <w:b/>
        </w:rPr>
      </w:pPr>
    </w:p>
    <w:tbl>
      <w:tblPr>
        <w:tblStyle w:val="GridTable1Light"/>
        <w:tblW w:w="3235" w:type="dxa"/>
        <w:jc w:val="center"/>
        <w:tblLook w:val="04A0" w:firstRow="1" w:lastRow="0" w:firstColumn="1" w:lastColumn="0" w:noHBand="0" w:noVBand="1"/>
      </w:tblPr>
      <w:tblGrid>
        <w:gridCol w:w="1705"/>
        <w:gridCol w:w="1530"/>
      </w:tblGrid>
      <w:tr w:rsidR="004E33C7" w:rsidTr="004E33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rsidR="004E33C7" w:rsidRDefault="004E33C7" w:rsidP="00316CDE">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4E33C7" w:rsidTr="004E33C7">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4E33C7" w:rsidTr="004E33C7">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4E33C7" w:rsidTr="004E33C7">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4E33C7" w:rsidTr="004E33C7">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4E33C7" w:rsidTr="004E33C7">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rsidR="004E33C7" w:rsidRDefault="004E33C7" w:rsidP="00316CDE">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rsidR="00316CDE" w:rsidRDefault="00316CDE" w:rsidP="004E33C7">
      <w:pPr>
        <w:pStyle w:val="Caption"/>
      </w:pPr>
      <w:r>
        <w:t xml:space="preserve">Table 3: </w:t>
      </w:r>
      <w:r w:rsidR="004E33C7">
        <w:t>Model Selection Results</w:t>
      </w:r>
    </w:p>
    <w:p w:rsidR="00676273" w:rsidRDefault="004E33C7" w:rsidP="007F7063">
      <w:pPr>
        <w:jc w:val="both"/>
      </w:pPr>
      <w:r>
        <w:t>From Table 3, it can be observed that either support vector machine or random forest should be chosen as the implementation model. Apart from model accuracy, training and testing time are also considered as model selection criteria. Thus, random forest is chosen to be implemented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w:t>
      </w:r>
      <w:r w:rsidR="007F7063">
        <w:t xml:space="preserve">,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rsidR="007F7063" w:rsidRDefault="007F7063" w:rsidP="007F7063">
      <w:pPr>
        <w:jc w:val="both"/>
      </w:pPr>
    </w:p>
    <w:p w:rsidR="00676273" w:rsidRDefault="00676273" w:rsidP="00676273">
      <w:pPr>
        <w:pStyle w:val="Heading3"/>
        <w:numPr>
          <w:ilvl w:val="2"/>
          <w:numId w:val="2"/>
        </w:numPr>
        <w:jc w:val="left"/>
      </w:pPr>
      <w:r>
        <w:t>Machine Learning Model Server Deployment</w:t>
      </w:r>
    </w:p>
    <w:p w:rsidR="00676273" w:rsidRDefault="007F7063" w:rsidP="00676273">
      <w:pPr>
        <w:jc w:val="left"/>
      </w:pPr>
      <w:r>
        <w:t>To integrate machine learning module into the system smoothly, an implementation of random forest classifier is done on server side in order to</w:t>
      </w:r>
      <w:r w:rsidR="00676273">
        <w:t xml:space="preserve"> provide online estimation upon requests from Sleepify mobile clients. </w:t>
      </w:r>
    </w:p>
    <w:p w:rsidR="00676273" w:rsidRDefault="00676273" w:rsidP="00676273">
      <w:pPr>
        <w:jc w:val="left"/>
      </w:pPr>
    </w:p>
    <w:p w:rsidR="00676273" w:rsidRDefault="00676273" w:rsidP="00676273">
      <w:pPr>
        <w:jc w:val="left"/>
      </w:pPr>
      <w:r>
        <w:t xml:space="preserve">As we have chosen Python Django for the server development platform, Scikit-Learn </w:t>
      </w:r>
      <w:r>
        <w:fldChar w:fldCharType="begin"/>
      </w:r>
      <w:r>
        <w:instrText xml:space="preserve"> ADDIN ZOTERO_ITEM CSL_CITATION {"citationID":"a26srcrdrae","properties":{"formattedCitation":"[20]","plainCitation":"[20]"},"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t>[20]</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requires a specific classification model which is trained by personalized data. Therefore, these binary models files are linked to user entries in database to allow user specific mapping. </w:t>
      </w:r>
    </w:p>
    <w:p w:rsidR="00676273" w:rsidRDefault="00676273" w:rsidP="00676273">
      <w:pPr>
        <w:jc w:val="left"/>
      </w:pPr>
    </w:p>
    <w:p w:rsidR="00676273" w:rsidRDefault="00676273" w:rsidP="00676273">
      <w:pPr>
        <w:jc w:val="left"/>
      </w:pPr>
      <w:r>
        <w:t>To communicate with the mobile application, a RESTFUL API is created to offer three functions; sensor data storage, machine learning model retraining and prediction. When the mobile application sends a packet of new sensor data to the server, this interface will first extract the date, time and user details of the packet and store the data into database under specific user accounts. After that, the packet will be preprocessed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Sciki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rsidR="00676273" w:rsidRDefault="00676273" w:rsidP="00676273">
      <w:pPr>
        <w:jc w:val="left"/>
      </w:pPr>
    </w:p>
    <w:p w:rsidR="00676273" w:rsidRDefault="00676273" w:rsidP="00676273">
      <w:pPr>
        <w:jc w:val="left"/>
      </w:pPr>
    </w:p>
    <w:p w:rsidR="00676273" w:rsidRDefault="00676273" w:rsidP="00676273">
      <w:r>
        <w:rPr>
          <w:noProof/>
          <w:lang w:eastAsia="zh-TW"/>
        </w:rPr>
        <w:lastRenderedPageBreak/>
        <w:drawing>
          <wp:inline distT="0" distB="0" distL="0" distR="0" wp14:anchorId="0CF7D40D" wp14:editId="1A8EAAA7">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rsidR="00676273" w:rsidRDefault="00676273" w:rsidP="00676273"/>
    <w:p w:rsidR="00676273" w:rsidRDefault="00676273" w:rsidP="00676273">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Server Architecture for ML model</w:t>
      </w:r>
    </w:p>
    <w:p w:rsidR="00676273" w:rsidRDefault="00ED6D5D" w:rsidP="00ED6D5D">
      <w:pPr>
        <w:pStyle w:val="Heading3"/>
      </w:pPr>
      <w:r>
        <w:t xml:space="preserve">Testing </w:t>
      </w:r>
    </w:p>
    <w:p w:rsidR="00ED6D5D" w:rsidRPr="00ED6D5D" w:rsidRDefault="00ED6D5D" w:rsidP="00ED6D5D">
      <w:pPr>
        <w:jc w:val="both"/>
      </w:pPr>
      <w:r>
        <w:t>To evaluate the model implementation, an offline model testing is done to demonstrate the practical performance of random forest model provided by Scikit learn. To compare with testing performed by Matlab classification learner, identical hyperparameters such as tree depth and tree numbers are used.</w:t>
      </w:r>
      <w:r w:rsidR="00BE598F">
        <w:t xml:space="preserve"> Moreover, a similar testing and training set splitting ratio is used which are 0.2 and 0.8 respectively. The result shows that implemented classifier can achieve 90% accuracy, which is similar to Matlab implementation. </w:t>
      </w:r>
      <w:bookmarkStart w:id="0" w:name="_GoBack"/>
      <w:bookmarkEnd w:id="0"/>
      <w:r w:rsidR="00BE598F">
        <w:t xml:space="preserve">  </w:t>
      </w:r>
    </w:p>
    <w:sdt>
      <w:sdtPr>
        <w:rPr>
          <w:rFonts w:eastAsia="Times New Roman"/>
          <w:smallCaps w:val="0"/>
          <w:noProof w:val="0"/>
        </w:rPr>
        <w:id w:val="1825397033"/>
        <w:docPartObj>
          <w:docPartGallery w:val="Bibliographies"/>
          <w:docPartUnique/>
        </w:docPartObj>
      </w:sdtPr>
      <w:sdtContent>
        <w:p w:rsidR="00676273" w:rsidRDefault="00676273" w:rsidP="00676273">
          <w:pPr>
            <w:pStyle w:val="Heading1"/>
            <w:numPr>
              <w:ilvl w:val="0"/>
              <w:numId w:val="2"/>
            </w:numPr>
            <w:jc w:val="left"/>
          </w:pPr>
          <w:r>
            <w:t>References</w:t>
          </w:r>
        </w:p>
        <w:p w:rsidR="00676273" w:rsidRDefault="00676273" w:rsidP="00676273"/>
        <w:sdt>
          <w:sdtPr>
            <w:id w:val="-573587230"/>
            <w:bibliography/>
          </w:sdtPr>
          <w:sdtContent>
            <w:p w:rsidR="00676273" w:rsidRDefault="00676273" w:rsidP="00676273">
              <w:pPr>
                <w:pStyle w:val="Bibliography"/>
                <w:jc w:val="left"/>
              </w:pPr>
              <w:r>
                <w:fldChar w:fldCharType="begin"/>
              </w:r>
              <w:r>
                <w:instrText xml:space="preserve"> ADDIN ZOTERO_BIBL {"custom":[]} CSL_BIBLIOGRAPHY </w:instrText>
              </w:r>
              <w:r>
                <w:fldChar w:fldCharType="separate"/>
              </w:r>
              <w:r>
                <w:t>[1]</w:t>
              </w:r>
              <w:r>
                <w:tab/>
                <w:t xml:space="preserve">H. Schulz, ‘Rethinking Sleep Analysis’, </w:t>
              </w:r>
              <w:r>
                <w:rPr>
                  <w:i/>
                  <w:iCs/>
                </w:rPr>
                <w:t>J. Clin. Sleep Med. JCSM Off. Publ. Am. Acad. Sleep Med.</w:t>
              </w:r>
              <w:r>
                <w:t>, vol. 4, no. 2, pp. 99–103, Apr. 2008.</w:t>
              </w:r>
            </w:p>
            <w:p w:rsidR="00676273" w:rsidRDefault="00676273" w:rsidP="00676273">
              <w:pPr>
                <w:pStyle w:val="Bibliography"/>
                <w:jc w:val="left"/>
              </w:pPr>
              <w:r>
                <w:t>[2]</w:t>
              </w:r>
              <w:r>
                <w:tab/>
                <w:t xml:space="preserve">K. N. Mims and D. Kirsch, ‘Sleep and Stroke’, </w:t>
              </w:r>
              <w:r>
                <w:rPr>
                  <w:i/>
                  <w:iCs/>
                </w:rPr>
                <w:t>Sleep Med. Clin.</w:t>
              </w:r>
              <w:r>
                <w:t>, vol. 11, no. 1, pp. 39–51, Mar. 2016.</w:t>
              </w:r>
            </w:p>
            <w:p w:rsidR="00676273" w:rsidRDefault="00676273" w:rsidP="00676273">
              <w:pPr>
                <w:pStyle w:val="Bibliography"/>
                <w:jc w:val="left"/>
              </w:pPr>
              <w:r>
                <w:t>[3]</w:t>
              </w:r>
              <w:r>
                <w:tab/>
                <w:t xml:space="preserve">S. S. Gilbert, C. J. van den Heuvel, S. A. Ferguson, and D. Dawson, ‘Thermoregulation as a sleep signalling system’, </w:t>
              </w:r>
              <w:r>
                <w:rPr>
                  <w:i/>
                  <w:iCs/>
                </w:rPr>
                <w:t>Sleep Med. Rev.</w:t>
              </w:r>
              <w:r>
                <w:t>, vol. 8, no. 2, pp. 81–93, Apr. 2004.</w:t>
              </w:r>
            </w:p>
            <w:p w:rsidR="00676273" w:rsidRDefault="00676273" w:rsidP="00676273">
              <w:pPr>
                <w:pStyle w:val="Bibliography"/>
                <w:jc w:val="left"/>
              </w:pPr>
              <w:r>
                <w:t>[4]</w:t>
              </w:r>
              <w:r>
                <w:tab/>
                <w:t xml:space="preserve">S. M. G. P. Togeiro and A. K. Smith, ‘[Diagnostics methods for sleep disorders]’, </w:t>
              </w:r>
              <w:r>
                <w:rPr>
                  <w:i/>
                  <w:iCs/>
                </w:rPr>
                <w:t>Rev. Bras. Psiquiatr. Sao Paulo Braz. 1999</w:t>
              </w:r>
              <w:r>
                <w:t>, vol. 27 Suppl 1, pp. 8–15, May 2005.</w:t>
              </w:r>
            </w:p>
            <w:p w:rsidR="00676273" w:rsidRDefault="00676273" w:rsidP="00676273">
              <w:pPr>
                <w:pStyle w:val="Bibliography"/>
                <w:jc w:val="left"/>
              </w:pPr>
              <w:r>
                <w:t>[5]</w:t>
              </w:r>
              <w:r>
                <w:tab/>
                <w:t xml:space="preserve">D. J. Buysse, C. F. Reynolds III, T. H. Monk, S. R. Berman, and D. J. Kupfer, ‘The Pittsburgh sleep quality index: A new instrument for psychiatric practice and research’, </w:t>
              </w:r>
              <w:r>
                <w:rPr>
                  <w:i/>
                  <w:iCs/>
                </w:rPr>
                <w:t>Psychiatry Res.</w:t>
              </w:r>
              <w:r>
                <w:t>, vol. 28, no. 2, pp. 193–213, May 1989.</w:t>
              </w:r>
            </w:p>
            <w:p w:rsidR="00676273" w:rsidRDefault="00676273" w:rsidP="00676273">
              <w:pPr>
                <w:pStyle w:val="Bibliography"/>
                <w:jc w:val="left"/>
              </w:pPr>
              <w:r>
                <w:t>[6]</w:t>
              </w:r>
              <w:r>
                <w:tab/>
                <w:t xml:space="preserve">T. Blackwell </w:t>
              </w:r>
              <w:r>
                <w:rPr>
                  <w:i/>
                  <w:iCs/>
                </w:rPr>
                <w:t>et al.</w:t>
              </w:r>
              <w:r>
                <w:t xml:space="preserve">, ‘Comparison of Sleep Parameters from Actigraphy and Polysomnography in Older Women: The SOF Study’, </w:t>
              </w:r>
              <w:r>
                <w:rPr>
                  <w:i/>
                  <w:iCs/>
                </w:rPr>
                <w:t>Sleep</w:t>
              </w:r>
              <w:r>
                <w:t>, vol. 31, no. 2, pp. 283–291, Feb. 2008.</w:t>
              </w:r>
            </w:p>
            <w:p w:rsidR="00676273" w:rsidRDefault="00676273" w:rsidP="00676273">
              <w:pPr>
                <w:pStyle w:val="Bibliography"/>
                <w:jc w:val="left"/>
              </w:pPr>
              <w:r>
                <w:t>[7]</w:t>
              </w:r>
              <w:r>
                <w:tab/>
                <w:t xml:space="preserve">R. B. Berry, R. Brooks, C. E. Gamaldo, S. M. Harding, C. L. Marcus, and B. V. Vaughn, ‘The AASM manual for the scoring of sleep and associated events’, </w:t>
              </w:r>
              <w:r>
                <w:rPr>
                  <w:i/>
                  <w:iCs/>
                </w:rPr>
                <w:t>Rules Terminol. Tech. Specif. Darien Ill. Am. Acad. Sleep Med.</w:t>
              </w:r>
              <w:r>
                <w:t>, 2012.</w:t>
              </w:r>
            </w:p>
            <w:p w:rsidR="00676273" w:rsidRDefault="00676273" w:rsidP="00676273">
              <w:pPr>
                <w:pStyle w:val="Bibliography"/>
                <w:jc w:val="left"/>
              </w:pPr>
              <w:r>
                <w:t>[8]</w:t>
              </w:r>
              <w:r>
                <w:tab/>
                <w:t xml:space="preserve">T. Hao, G. Xing, and G. Zhou, ‘iSleep: unobtrusive sleep quality monitoring using smartphones’, in </w:t>
              </w:r>
              <w:r>
                <w:rPr>
                  <w:i/>
                  <w:iCs/>
                </w:rPr>
                <w:t>Proceedings of the 11th ACM Conference on Embedded Networked Sensor Systems</w:t>
              </w:r>
              <w:r>
                <w:t>, 2013, p. 4.</w:t>
              </w:r>
            </w:p>
            <w:p w:rsidR="00676273" w:rsidRDefault="00676273" w:rsidP="00676273">
              <w:pPr>
                <w:pStyle w:val="Bibliography"/>
                <w:jc w:val="left"/>
              </w:pPr>
              <w:r>
                <w:t>[9]</w:t>
              </w:r>
              <w:r>
                <w:tab/>
                <w:t>‘Sleep as Android’. .</w:t>
              </w:r>
            </w:p>
            <w:p w:rsidR="00676273" w:rsidRDefault="00676273" w:rsidP="00676273">
              <w:pPr>
                <w:pStyle w:val="Bibliography"/>
                <w:jc w:val="left"/>
              </w:pPr>
              <w:r>
                <w:t>[10]</w:t>
              </w:r>
              <w:r>
                <w:tab/>
                <w:t>J.-K. Min, A. Doryab, J. Wiese, S. Amini, J. Zimmerman, and J. I. Hong, ‘Toss “n” turn: smartphone as sleep and sleep quality detector’, 2014, pp. 477–486.</w:t>
              </w:r>
            </w:p>
            <w:p w:rsidR="00676273" w:rsidRDefault="00676273" w:rsidP="00676273">
              <w:pPr>
                <w:pStyle w:val="Bibliography"/>
                <w:jc w:val="left"/>
              </w:pPr>
              <w:r>
                <w:t>[11]</w:t>
              </w:r>
              <w:r>
                <w:tab/>
                <w:t xml:space="preserve"> null Ya-Ti Peng,  null Ching-Yung Lin,  null Ming-Ting Sun, and C. A. Landis, ‘Multimodality sensor system for long-term sleep quality monitoring’, </w:t>
              </w:r>
              <w:r>
                <w:rPr>
                  <w:i/>
                  <w:iCs/>
                </w:rPr>
                <w:t>IEEE Trans. Biomed. Circuits Syst.</w:t>
              </w:r>
              <w:r>
                <w:t>, vol. 1, no. 3, pp. 217–227, Sep. 2007.</w:t>
              </w:r>
            </w:p>
            <w:p w:rsidR="00676273" w:rsidRDefault="00676273" w:rsidP="00676273">
              <w:pPr>
                <w:pStyle w:val="Bibliography"/>
                <w:jc w:val="left"/>
              </w:pPr>
              <w:r>
                <w:t>[12]</w:t>
              </w:r>
              <w:r>
                <w:tab/>
                <w:t xml:space="preserve">M. Malik, ‘Heart rate variability’, </w:t>
              </w:r>
              <w:r>
                <w:rPr>
                  <w:i/>
                  <w:iCs/>
                </w:rPr>
                <w:t>Ann. Noninvasive Electrocardiol.</w:t>
              </w:r>
              <w:r>
                <w:t>, vol. 1, no. 2, pp. 151–181, 1996.</w:t>
              </w:r>
            </w:p>
            <w:p w:rsidR="00676273" w:rsidRDefault="00676273" w:rsidP="00676273">
              <w:pPr>
                <w:pStyle w:val="Bibliography"/>
                <w:jc w:val="left"/>
              </w:pPr>
              <w:r>
                <w:t>[13]</w:t>
              </w:r>
              <w:r>
                <w:tab/>
                <w:t xml:space="preserve">E. Vanoli, P. B. Adamson,  null Ba-Lin, G. D. Pinna, R. Lazzara, and W. C. Orr, ‘Heart rate variability during specific sleep stages. A comparison of healthy subjects with patients after myocardial infarction’, </w:t>
              </w:r>
              <w:r>
                <w:rPr>
                  <w:i/>
                  <w:iCs/>
                </w:rPr>
                <w:t>Circulation</w:t>
              </w:r>
              <w:r>
                <w:t>, vol. 91, no. 7, pp. 1918–1922, Apr. 1995.</w:t>
              </w:r>
            </w:p>
            <w:p w:rsidR="00676273" w:rsidRDefault="00676273" w:rsidP="00676273">
              <w:pPr>
                <w:pStyle w:val="Bibliography"/>
                <w:jc w:val="left"/>
              </w:pPr>
              <w:r>
                <w:t>[14]</w:t>
              </w:r>
              <w:r>
                <w:tab/>
                <w:t xml:space="preserve">A. Sadeh, K. M. Sharkey, and M. A. Carskadon, ‘Activity-based sleep-wake identification: an empirical test of methodological issues’, </w:t>
              </w:r>
              <w:r>
                <w:rPr>
                  <w:i/>
                  <w:iCs/>
                </w:rPr>
                <w:t>Sleep</w:t>
              </w:r>
              <w:r>
                <w:t>, vol. 17, no. 3, pp. 201–207, Apr. 1994.</w:t>
              </w:r>
            </w:p>
            <w:p w:rsidR="00676273" w:rsidRDefault="00676273" w:rsidP="00676273">
              <w:pPr>
                <w:pStyle w:val="Bibliography"/>
                <w:jc w:val="left"/>
              </w:pPr>
              <w:r>
                <w:t>[15]</w:t>
              </w:r>
              <w:r>
                <w:tab/>
                <w:t xml:space="preserve">H. J. Burgess, A. L. Holmes, and D. Dawson, ‘The relationship between slow-wave activity, body temperature, and cardiac activity during nighttime sleep’, </w:t>
              </w:r>
              <w:r>
                <w:rPr>
                  <w:i/>
                  <w:iCs/>
                </w:rPr>
                <w:t>Sleep</w:t>
              </w:r>
              <w:r>
                <w:t>, vol. 24, no. 3, pp. 343–349, May 2001.</w:t>
              </w:r>
            </w:p>
            <w:p w:rsidR="00676273" w:rsidRDefault="00676273" w:rsidP="00676273">
              <w:pPr>
                <w:pStyle w:val="Bibliography"/>
                <w:jc w:val="left"/>
              </w:pPr>
              <w:r>
                <w:t>[16]</w:t>
              </w:r>
              <w:r>
                <w:tab/>
                <w:t xml:space="preserve">J. W. Mold, J. H. Woolley, and Z. Nagykaldi, ‘Associations between night sweats and other sleep disturbances: An OKPRN study’, </w:t>
              </w:r>
              <w:r>
                <w:rPr>
                  <w:i/>
                  <w:iCs/>
                </w:rPr>
                <w:t>Ann. Fam. Med.</w:t>
              </w:r>
              <w:r>
                <w:t>, vol. 4, no. 5, pp. 423–426, Oct. 2006.</w:t>
              </w:r>
            </w:p>
            <w:p w:rsidR="00676273" w:rsidRDefault="00676273" w:rsidP="00676273">
              <w:pPr>
                <w:pStyle w:val="Bibliography"/>
                <w:jc w:val="left"/>
              </w:pPr>
              <w:r>
                <w:t>[17]</w:t>
              </w:r>
              <w:r>
                <w:tab/>
                <w:t xml:space="preserve">B. Pomeranz </w:t>
              </w:r>
              <w:r>
                <w:rPr>
                  <w:i/>
                  <w:iCs/>
                </w:rPr>
                <w:t>et al.</w:t>
              </w:r>
              <w:r>
                <w:t xml:space="preserve">, ‘Assessment of autonomic function in humans by heart rate spectral analysis’, </w:t>
              </w:r>
              <w:r>
                <w:rPr>
                  <w:i/>
                  <w:iCs/>
                </w:rPr>
                <w:t>Am. J. Physiol.</w:t>
              </w:r>
              <w:r>
                <w:t>, vol. 248, no. 1 Pt 2, pp. H151-153, Jan. 1985.</w:t>
              </w:r>
            </w:p>
            <w:p w:rsidR="00676273" w:rsidRDefault="00676273" w:rsidP="00676273">
              <w:pPr>
                <w:pStyle w:val="Bibliography"/>
                <w:jc w:val="left"/>
              </w:pPr>
              <w:r>
                <w:t>[18]</w:t>
              </w:r>
              <w:r>
                <w:tab/>
                <w:t>M. J. B. Rogers, K. Hrovat, K. McPherson, M. E. Moskowitz, and T. Reckart, ‘Accelerometer Data Analysis and Presentation Techniques’, Sep. 1997.</w:t>
              </w:r>
            </w:p>
            <w:p w:rsidR="00676273" w:rsidRDefault="00676273" w:rsidP="00676273">
              <w:pPr>
                <w:pStyle w:val="Bibliography"/>
                <w:jc w:val="left"/>
              </w:pPr>
              <w:r>
                <w:t>[19]</w:t>
              </w:r>
              <w:r>
                <w:tab/>
                <w:t xml:space="preserve">I. Guyon and A. Elisseeff, ‘An Introduction to Variable and Feature Selection’, </w:t>
              </w:r>
              <w:r>
                <w:rPr>
                  <w:i/>
                  <w:iCs/>
                </w:rPr>
                <w:t>J Mach Learn Res</w:t>
              </w:r>
              <w:r>
                <w:t>, vol. 3, pp. 1157–1182, Mar. 2003.</w:t>
              </w:r>
            </w:p>
            <w:p w:rsidR="00676273" w:rsidRDefault="00676273" w:rsidP="00676273">
              <w:pPr>
                <w:pStyle w:val="Bibliography"/>
                <w:jc w:val="left"/>
              </w:pPr>
              <w:r>
                <w:t>[20]</w:t>
              </w:r>
              <w:r>
                <w:tab/>
                <w:t>‘scikit-learn: machine learning in Python — scikit-learn 0.18.1 documentation’. [Online]. Available: http://scikit-learn.org/stable/. [Accessed: 22-Feb-2017].</w:t>
              </w:r>
            </w:p>
            <w:p w:rsidR="00676273" w:rsidRPr="007B5DD2" w:rsidRDefault="00676273" w:rsidP="00676273">
              <w:pPr>
                <w:jc w:val="left"/>
              </w:pPr>
              <w:r>
                <w:fldChar w:fldCharType="end"/>
              </w:r>
            </w:p>
          </w:sdtContent>
        </w:sdt>
      </w:sdtContent>
    </w:sdt>
    <w:p w:rsidR="00A34BFA" w:rsidRDefault="00A34BFA"/>
    <w:sectPr w:rsidR="00A34BFA" w:rsidSect="00316CDE">
      <w:footerReference w:type="default" r:id="rId9"/>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20BB" w:rsidRDefault="00E920BB" w:rsidP="00D218F7">
      <w:r>
        <w:separator/>
      </w:r>
    </w:p>
  </w:endnote>
  <w:endnote w:type="continuationSeparator" w:id="0">
    <w:p w:rsidR="00E920BB" w:rsidRDefault="00E920BB" w:rsidP="00D218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Microsoft JhengHei"/>
    <w:panose1 w:val="02020500000000000000"/>
    <w:charset w:val="88"/>
    <w:family w:val="auto"/>
    <w:pitch w:val="variable"/>
    <w:sig w:usb0="A00002FF" w:usb1="28CFFCFA" w:usb2="00000016" w:usb3="00000000" w:csb0="001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9230237"/>
      <w:docPartObj>
        <w:docPartGallery w:val="Page Numbers (Bottom of Page)"/>
        <w:docPartUnique/>
      </w:docPartObj>
    </w:sdtPr>
    <w:sdtEndPr>
      <w:rPr>
        <w:noProof/>
      </w:rPr>
    </w:sdtEndPr>
    <w:sdtContent>
      <w:p w:rsidR="00316CDE" w:rsidRDefault="00316CDE">
        <w:pPr>
          <w:pStyle w:val="Footer"/>
        </w:pPr>
        <w:r>
          <w:fldChar w:fldCharType="begin"/>
        </w:r>
        <w:r>
          <w:instrText xml:space="preserve"> PAGE   \* MERGEFORMAT </w:instrText>
        </w:r>
        <w:r>
          <w:fldChar w:fldCharType="separate"/>
        </w:r>
        <w:r w:rsidR="00BE598F">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20BB" w:rsidRDefault="00E920BB" w:rsidP="00D218F7">
      <w:r>
        <w:separator/>
      </w:r>
    </w:p>
  </w:footnote>
  <w:footnote w:type="continuationSeparator" w:id="0">
    <w:p w:rsidR="00E920BB" w:rsidRDefault="00E920BB" w:rsidP="00D218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89603E"/>
    <w:multiLevelType w:val="multilevel"/>
    <w:tmpl w:val="88A82B52"/>
    <w:lvl w:ilvl="0">
      <w:start w:val="1"/>
      <w:numFmt w:val="upperRoman"/>
      <w:pStyle w:val="Heading1"/>
      <w:lvlText w:val="%1."/>
      <w:lvlJc w:val="center"/>
      <w:pPr>
        <w:tabs>
          <w:tab w:val="num" w:pos="1800"/>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273"/>
    <w:rsid w:val="000C143D"/>
    <w:rsid w:val="002F438F"/>
    <w:rsid w:val="00316CDE"/>
    <w:rsid w:val="003F4C5F"/>
    <w:rsid w:val="003F6224"/>
    <w:rsid w:val="004E33C7"/>
    <w:rsid w:val="004F379F"/>
    <w:rsid w:val="005325BA"/>
    <w:rsid w:val="0056652D"/>
    <w:rsid w:val="00606BD0"/>
    <w:rsid w:val="00673EA9"/>
    <w:rsid w:val="00676273"/>
    <w:rsid w:val="006D5764"/>
    <w:rsid w:val="0078677A"/>
    <w:rsid w:val="00792CB9"/>
    <w:rsid w:val="007A4F06"/>
    <w:rsid w:val="007F7063"/>
    <w:rsid w:val="0087432A"/>
    <w:rsid w:val="00911DEC"/>
    <w:rsid w:val="009368D7"/>
    <w:rsid w:val="00976305"/>
    <w:rsid w:val="00A34BFA"/>
    <w:rsid w:val="00AA36FA"/>
    <w:rsid w:val="00AE17B9"/>
    <w:rsid w:val="00B0100A"/>
    <w:rsid w:val="00B075B2"/>
    <w:rsid w:val="00B17396"/>
    <w:rsid w:val="00B43323"/>
    <w:rsid w:val="00B44CF0"/>
    <w:rsid w:val="00B87A7A"/>
    <w:rsid w:val="00BD00CB"/>
    <w:rsid w:val="00BE598F"/>
    <w:rsid w:val="00CB645F"/>
    <w:rsid w:val="00D21335"/>
    <w:rsid w:val="00D218F7"/>
    <w:rsid w:val="00DA0607"/>
    <w:rsid w:val="00E8445C"/>
    <w:rsid w:val="00E920BB"/>
    <w:rsid w:val="00ED6D5D"/>
    <w:rsid w:val="00F5654C"/>
    <w:rsid w:val="00FD26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C147E4"/>
  <w15:chartTrackingRefBased/>
  <w15:docId w15:val="{C5C738A3-CD72-45BF-9D34-010CD187B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76273"/>
    <w:pPr>
      <w:spacing w:after="0" w:line="240" w:lineRule="auto"/>
      <w:jc w:val="center"/>
    </w:pPr>
    <w:rPr>
      <w:rFonts w:ascii="Adobe Garamond Pro" w:eastAsia="Times New Roman" w:hAnsi="Adobe Garamond Pro" w:cs="Times New Roman"/>
      <w:sz w:val="20"/>
      <w:szCs w:val="20"/>
      <w:lang w:eastAsia="en-US"/>
    </w:rPr>
  </w:style>
  <w:style w:type="paragraph" w:styleId="Heading1">
    <w:name w:val="heading 1"/>
    <w:basedOn w:val="Normal"/>
    <w:next w:val="Normal"/>
    <w:link w:val="Heading1Char"/>
    <w:uiPriority w:val="9"/>
    <w:qFormat/>
    <w:rsid w:val="00676273"/>
    <w:pPr>
      <w:keepNext/>
      <w:keepLines/>
      <w:numPr>
        <w:numId w:val="1"/>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676273"/>
    <w:pPr>
      <w:keepNext/>
      <w:keepLines/>
      <w:numPr>
        <w:ilvl w:val="1"/>
        <w:numId w:val="1"/>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676273"/>
    <w:pPr>
      <w:numPr>
        <w:ilvl w:val="2"/>
        <w:numId w:val="1"/>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676273"/>
    <w:pPr>
      <w:numPr>
        <w:ilvl w:val="3"/>
        <w:numId w:val="1"/>
      </w:numPr>
      <w:tabs>
        <w:tab w:val="left" w:pos="821"/>
      </w:tabs>
      <w:spacing w:before="40" w:after="40"/>
      <w:jc w:val="both"/>
      <w:outlineLvl w:val="3"/>
    </w:pPr>
    <w:rPr>
      <w:rFonts w:eastAsia="MS Mincho"/>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6273"/>
    <w:rPr>
      <w:rFonts w:ascii="Adobe Garamond Pro" w:eastAsia="MS Mincho" w:hAnsi="Adobe Garamond Pro" w:cs="Times New Roman"/>
      <w:smallCaps/>
      <w:noProof/>
      <w:sz w:val="20"/>
      <w:szCs w:val="20"/>
      <w:lang w:eastAsia="en-US"/>
    </w:rPr>
  </w:style>
  <w:style w:type="character" w:customStyle="1" w:styleId="Heading2Char">
    <w:name w:val="Heading 2 Char"/>
    <w:basedOn w:val="DefaultParagraphFont"/>
    <w:link w:val="Heading2"/>
    <w:uiPriority w:val="99"/>
    <w:rsid w:val="00676273"/>
    <w:rPr>
      <w:rFonts w:ascii="Adobe Garamond Pro" w:eastAsia="MS Mincho" w:hAnsi="Adobe Garamond Pro" w:cs="Times New Roman"/>
      <w:i/>
      <w:iCs/>
      <w:noProof/>
      <w:sz w:val="20"/>
      <w:szCs w:val="20"/>
      <w:lang w:eastAsia="en-US"/>
    </w:rPr>
  </w:style>
  <w:style w:type="character" w:customStyle="1" w:styleId="Heading3Char">
    <w:name w:val="Heading 3 Char"/>
    <w:basedOn w:val="DefaultParagraphFont"/>
    <w:link w:val="Heading3"/>
    <w:uiPriority w:val="99"/>
    <w:rsid w:val="00676273"/>
    <w:rPr>
      <w:rFonts w:ascii="Adobe Garamond Pro" w:eastAsia="MS Mincho" w:hAnsi="Adobe Garamond Pro" w:cs="Times New Roman"/>
      <w:i/>
      <w:iCs/>
      <w:noProof/>
      <w:sz w:val="20"/>
      <w:szCs w:val="20"/>
      <w:lang w:eastAsia="en-US"/>
    </w:rPr>
  </w:style>
  <w:style w:type="character" w:customStyle="1" w:styleId="Heading4Char">
    <w:name w:val="Heading 4 Char"/>
    <w:basedOn w:val="DefaultParagraphFont"/>
    <w:link w:val="Heading4"/>
    <w:uiPriority w:val="99"/>
    <w:rsid w:val="00676273"/>
    <w:rPr>
      <w:rFonts w:ascii="Adobe Garamond Pro" w:eastAsia="MS Mincho" w:hAnsi="Adobe Garamond Pro" w:cs="Times New Roman"/>
      <w:i/>
      <w:iCs/>
      <w:noProof/>
      <w:sz w:val="20"/>
      <w:szCs w:val="20"/>
      <w:lang w:eastAsia="en-US"/>
    </w:rPr>
  </w:style>
  <w:style w:type="paragraph" w:customStyle="1" w:styleId="Affiliation">
    <w:name w:val="Affiliation"/>
    <w:uiPriority w:val="99"/>
    <w:rsid w:val="00676273"/>
    <w:pPr>
      <w:spacing w:after="0" w:line="240" w:lineRule="auto"/>
      <w:jc w:val="center"/>
    </w:pPr>
    <w:rPr>
      <w:rFonts w:ascii="Times New Roman" w:eastAsia="Times New Roman" w:hAnsi="Times New Roman" w:cs="Times New Roman"/>
      <w:sz w:val="20"/>
      <w:szCs w:val="20"/>
      <w:lang w:eastAsia="en-US"/>
    </w:rPr>
  </w:style>
  <w:style w:type="paragraph" w:styleId="Footer">
    <w:name w:val="footer"/>
    <w:basedOn w:val="Normal"/>
    <w:link w:val="FooterChar"/>
    <w:uiPriority w:val="99"/>
    <w:unhideWhenUsed/>
    <w:rsid w:val="00676273"/>
    <w:pPr>
      <w:tabs>
        <w:tab w:val="center" w:pos="4513"/>
        <w:tab w:val="right" w:pos="9026"/>
      </w:tabs>
    </w:pPr>
  </w:style>
  <w:style w:type="character" w:customStyle="1" w:styleId="FooterChar">
    <w:name w:val="Footer Char"/>
    <w:basedOn w:val="DefaultParagraphFont"/>
    <w:link w:val="Footer"/>
    <w:uiPriority w:val="99"/>
    <w:rsid w:val="00676273"/>
    <w:rPr>
      <w:rFonts w:ascii="Adobe Garamond Pro" w:eastAsia="Times New Roman" w:hAnsi="Adobe Garamond Pro" w:cs="Times New Roman"/>
      <w:sz w:val="20"/>
      <w:szCs w:val="20"/>
      <w:lang w:eastAsia="en-US"/>
    </w:rPr>
  </w:style>
  <w:style w:type="paragraph" w:styleId="Bibliography">
    <w:name w:val="Bibliography"/>
    <w:basedOn w:val="Normal"/>
    <w:next w:val="Normal"/>
    <w:uiPriority w:val="37"/>
    <w:unhideWhenUsed/>
    <w:rsid w:val="00676273"/>
    <w:pPr>
      <w:tabs>
        <w:tab w:val="left" w:pos="384"/>
      </w:tabs>
      <w:ind w:left="384" w:hanging="384"/>
    </w:pPr>
  </w:style>
  <w:style w:type="paragraph" w:styleId="Caption">
    <w:name w:val="caption"/>
    <w:basedOn w:val="Normal"/>
    <w:next w:val="Normal"/>
    <w:uiPriority w:val="35"/>
    <w:unhideWhenUsed/>
    <w:qFormat/>
    <w:rsid w:val="00676273"/>
    <w:pPr>
      <w:spacing w:after="200"/>
    </w:pPr>
    <w:rPr>
      <w:i/>
      <w:iCs/>
      <w:color w:val="44546A" w:themeColor="text2"/>
      <w:sz w:val="18"/>
      <w:szCs w:val="18"/>
    </w:rPr>
  </w:style>
  <w:style w:type="table" w:styleId="GridTable1Light">
    <w:name w:val="Grid Table 1 Light"/>
    <w:basedOn w:val="TableNormal"/>
    <w:uiPriority w:val="46"/>
    <w:rsid w:val="006762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D218F7"/>
  </w:style>
  <w:style w:type="character" w:customStyle="1" w:styleId="FootnoteTextChar">
    <w:name w:val="Footnote Text Char"/>
    <w:basedOn w:val="DefaultParagraphFont"/>
    <w:link w:val="FootnoteText"/>
    <w:uiPriority w:val="99"/>
    <w:semiHidden/>
    <w:rsid w:val="00D218F7"/>
    <w:rPr>
      <w:rFonts w:ascii="Adobe Garamond Pro" w:eastAsia="Times New Roman" w:hAnsi="Adobe Garamond Pro" w:cs="Times New Roman"/>
      <w:sz w:val="20"/>
      <w:szCs w:val="20"/>
      <w:lang w:eastAsia="en-US"/>
    </w:rPr>
  </w:style>
  <w:style w:type="character" w:styleId="FootnoteReference">
    <w:name w:val="footnote reference"/>
    <w:basedOn w:val="DefaultParagraphFont"/>
    <w:uiPriority w:val="99"/>
    <w:semiHidden/>
    <w:unhideWhenUsed/>
    <w:rsid w:val="00D218F7"/>
    <w:rPr>
      <w:vertAlign w:val="superscript"/>
    </w:rPr>
  </w:style>
  <w:style w:type="character" w:styleId="PlaceholderText">
    <w:name w:val="Placeholder Text"/>
    <w:basedOn w:val="DefaultParagraphFont"/>
    <w:uiPriority w:val="99"/>
    <w:semiHidden/>
    <w:rsid w:val="00911DEC"/>
    <w:rPr>
      <w:color w:val="808080"/>
    </w:rPr>
  </w:style>
  <w:style w:type="character" w:customStyle="1" w:styleId="apple-converted-space">
    <w:name w:val="apple-converted-space"/>
    <w:basedOn w:val="DefaultParagraphFont"/>
    <w:rsid w:val="00CB64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803395">
      <w:bodyDiv w:val="1"/>
      <w:marLeft w:val="0"/>
      <w:marRight w:val="0"/>
      <w:marTop w:val="0"/>
      <w:marBottom w:val="0"/>
      <w:divBdr>
        <w:top w:val="none" w:sz="0" w:space="0" w:color="auto"/>
        <w:left w:val="none" w:sz="0" w:space="0" w:color="auto"/>
        <w:bottom w:val="none" w:sz="0" w:space="0" w:color="auto"/>
        <w:right w:val="none" w:sz="0" w:space="0" w:color="auto"/>
      </w:divBdr>
    </w:div>
    <w:div w:id="117140470">
      <w:bodyDiv w:val="1"/>
      <w:marLeft w:val="0"/>
      <w:marRight w:val="0"/>
      <w:marTop w:val="0"/>
      <w:marBottom w:val="0"/>
      <w:divBdr>
        <w:top w:val="none" w:sz="0" w:space="0" w:color="auto"/>
        <w:left w:val="none" w:sz="0" w:space="0" w:color="auto"/>
        <w:bottom w:val="none" w:sz="0" w:space="0" w:color="auto"/>
        <w:right w:val="none" w:sz="0" w:space="0" w:color="auto"/>
      </w:divBdr>
    </w:div>
    <w:div w:id="157766762">
      <w:bodyDiv w:val="1"/>
      <w:marLeft w:val="0"/>
      <w:marRight w:val="0"/>
      <w:marTop w:val="0"/>
      <w:marBottom w:val="0"/>
      <w:divBdr>
        <w:top w:val="none" w:sz="0" w:space="0" w:color="auto"/>
        <w:left w:val="none" w:sz="0" w:space="0" w:color="auto"/>
        <w:bottom w:val="none" w:sz="0" w:space="0" w:color="auto"/>
        <w:right w:val="none" w:sz="0" w:space="0" w:color="auto"/>
      </w:divBdr>
    </w:div>
    <w:div w:id="477501812">
      <w:bodyDiv w:val="1"/>
      <w:marLeft w:val="0"/>
      <w:marRight w:val="0"/>
      <w:marTop w:val="0"/>
      <w:marBottom w:val="0"/>
      <w:divBdr>
        <w:top w:val="none" w:sz="0" w:space="0" w:color="auto"/>
        <w:left w:val="none" w:sz="0" w:space="0" w:color="auto"/>
        <w:bottom w:val="none" w:sz="0" w:space="0" w:color="auto"/>
        <w:right w:val="none" w:sz="0" w:space="0" w:color="auto"/>
      </w:divBdr>
    </w:div>
    <w:div w:id="865557483">
      <w:bodyDiv w:val="1"/>
      <w:marLeft w:val="0"/>
      <w:marRight w:val="0"/>
      <w:marTop w:val="0"/>
      <w:marBottom w:val="0"/>
      <w:divBdr>
        <w:top w:val="none" w:sz="0" w:space="0" w:color="auto"/>
        <w:left w:val="none" w:sz="0" w:space="0" w:color="auto"/>
        <w:bottom w:val="none" w:sz="0" w:space="0" w:color="auto"/>
        <w:right w:val="none" w:sz="0" w:space="0" w:color="auto"/>
      </w:divBdr>
    </w:div>
    <w:div w:id="898830747">
      <w:bodyDiv w:val="1"/>
      <w:marLeft w:val="0"/>
      <w:marRight w:val="0"/>
      <w:marTop w:val="0"/>
      <w:marBottom w:val="0"/>
      <w:divBdr>
        <w:top w:val="none" w:sz="0" w:space="0" w:color="auto"/>
        <w:left w:val="none" w:sz="0" w:space="0" w:color="auto"/>
        <w:bottom w:val="none" w:sz="0" w:space="0" w:color="auto"/>
        <w:right w:val="none" w:sz="0" w:space="0" w:color="auto"/>
      </w:divBdr>
    </w:div>
    <w:div w:id="1605192624">
      <w:bodyDiv w:val="1"/>
      <w:marLeft w:val="0"/>
      <w:marRight w:val="0"/>
      <w:marTop w:val="0"/>
      <w:marBottom w:val="0"/>
      <w:divBdr>
        <w:top w:val="none" w:sz="0" w:space="0" w:color="auto"/>
        <w:left w:val="none" w:sz="0" w:space="0" w:color="auto"/>
        <w:bottom w:val="none" w:sz="0" w:space="0" w:color="auto"/>
        <w:right w:val="none" w:sz="0" w:space="0" w:color="auto"/>
      </w:divBdr>
    </w:div>
    <w:div w:id="1875458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Microsoft JhengHei"/>
    <w:panose1 w:val="02020500000000000000"/>
    <w:charset w:val="88"/>
    <w:family w:val="auto"/>
    <w:pitch w:val="variable"/>
    <w:sig w:usb0="A00002FF" w:usb1="28CFFCFA" w:usb2="00000016" w:usb3="00000000" w:csb0="001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BD3"/>
    <w:rsid w:val="00D76BD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6B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un14</b:Tag>
    <b:SourceType>JournalArticle</b:SourceType>
    <b:Guid>{353925D2-5240-494E-AEF3-C14239982222}</b:Guid>
    <b:Title>Toss ‘N’ Turn: Smartphone as Sleep and Sleep Quality Detector</b:Title>
    <b:JournalName>ACM CHI (</b:JournalName>
    <b:Year>2014</b:Year>
    <b:Author>
      <b:Author>
        <b:NameList>
          <b:Person>
            <b:Last>Jun-Ki Min</b:Last>
            <b:First>Afsaneh</b:First>
            <b:Middle>Doryab, Jason Wiese, Shahriyar Amini, John Zimmerman, Jason I. Hong</b:Middle>
          </b:Person>
        </b:NameList>
      </b:Author>
    </b:Author>
    <b:RefOrder>1</b:RefOrder>
  </b:Source>
  <b:Source>
    <b:Tag>Tia13</b:Tag>
    <b:SourceType>JournalArticle</b:SourceType>
    <b:Guid>{E47DCDF6-892D-4984-9A9E-601A13227735}</b:Guid>
    <b:Author>
      <b:Author>
        <b:NameList>
          <b:Person>
            <b:Last>Tian Hao</b:Last>
            <b:First>Gang</b:First>
            <b:Middle>Zhou,Guoliang Xing</b:Middle>
          </b:Person>
        </b:NameList>
      </b:Author>
    </b:Author>
    <b:Title>iSleep: unobtrusive sleep quality monitoring using smartphones</b:Title>
    <b:JournalName>SenSys '13 Proceedings of the 11th ACM Conference on Embedded Networked Sensor Systems</b:JournalName>
    <b:Year>2013</b:Year>
    <b:Volume>4</b:Volume>
    <b:RefOrder>2</b:RefOrder>
  </b:Source>
</b:Sources>
</file>

<file path=customXml/itemProps1.xml><?xml version="1.0" encoding="utf-8"?>
<ds:datastoreItem xmlns:ds="http://schemas.openxmlformats.org/officeDocument/2006/customXml" ds:itemID="{F1A2B83D-903A-4AB8-BBC4-4E13D12C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3</Pages>
  <Words>3856</Words>
  <Characters>2198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ok, Chak Y D</dc:creator>
  <cp:keywords/>
  <dc:description/>
  <cp:lastModifiedBy>Kwok, Chak Y D</cp:lastModifiedBy>
  <cp:revision>6</cp:revision>
  <dcterms:created xsi:type="dcterms:W3CDTF">2017-03-18T23:32:00Z</dcterms:created>
  <dcterms:modified xsi:type="dcterms:W3CDTF">2017-03-19T16:48:00Z</dcterms:modified>
</cp:coreProperties>
</file>